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FC7196">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FC7196">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FC7196">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FC7196">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FC7196">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FC7196">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FC7196">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FC7196">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FC7196">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FC7196">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FC7196">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lastRenderedPageBreak/>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FC7196">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FC7196">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FC7196">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FC7196">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FC7196">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FC7196">
        <w:rPr>
          <w:noProof/>
          <w:lang w:val="en-US"/>
        </w:rPr>
        <w:t>51</w:t>
      </w:r>
      <w:r>
        <w:rPr>
          <w:noProof/>
        </w:rPr>
        <w:fldChar w:fldCharType="end"/>
      </w:r>
    </w:p>
    <w:p w:rsidR="000A6530" w:rsidRPr="00FE4109" w:rsidRDefault="00FC1DCD" w:rsidP="00BB35FF">
      <w:pPr>
        <w:pStyle w:val="berschrift1"/>
      </w:pPr>
      <w:r w:rsidRPr="00FE4109">
        <w:fldChar w:fldCharType="end"/>
      </w:r>
      <w:bookmarkStart w:id="0" w:name="_Toc473744115"/>
      <w:r w:rsidR="00C4539F" w:rsidRPr="00FE4109">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7BCBD8D6" wp14:editId="564A9003">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lastRenderedPageBreak/>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F13627" w:rsidRPr="00FE4109">
        <w:t>),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374413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2" w:name="_Toc47374413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374413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34" w:name="_Toc47374413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5" w:name="_Toc47374413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3744140"/>
      <w:r w:rsidRPr="00FE4109">
        <w:rPr>
          <w:lang w:val="en-US"/>
        </w:rPr>
        <w:t>Conception</w:t>
      </w:r>
      <w:bookmarkEnd w:id="36"/>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3744141"/>
      <w:r w:rsidRPr="00FE4109">
        <w:t>Method</w:t>
      </w:r>
      <w:bookmarkEnd w:id="3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8"/>
      <w:r w:rsidRPr="00225776">
        <w:rPr>
          <w:lang w:val="en-US"/>
        </w:rPr>
        <w:t>: Elements present in pattern approaches</w:t>
      </w:r>
      <w:bookmarkEnd w:id="39"/>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3744142"/>
      <w:r w:rsidRPr="00FE4109">
        <w:lastRenderedPageBreak/>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374414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3" w:name="_Toc47374414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nin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p>
    <w:p w:rsidR="00C25C8E" w:rsidRDefault="00C25C8E" w:rsidP="00C25C8E">
      <w:pPr>
        <w:jc w:val="left"/>
      </w:pPr>
      <w:r>
        <w:rPr>
          <w:noProof/>
        </w:rPr>
        <w:drawing>
          <wp:inline distT="0" distB="0" distL="0" distR="0" wp14:anchorId="0583B01D" wp14:editId="28080707">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w:t>
      </w:r>
      <w:r w:rsidR="003D3BFA">
        <w:lastRenderedPageBreak/>
        <w:t xml:space="preserve">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t>Finally</w:t>
      </w:r>
      <w:r w:rsidR="00065D89">
        <w:t xml:space="preserve">, </w:t>
      </w:r>
      <w:proofErr w:type="spellStart"/>
      <w:r w:rsidR="00065D89" w:rsidRPr="004C2C65">
        <w:rPr>
          <w:i/>
        </w:rPr>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4" w:name="_Toc473744145"/>
      <w:r w:rsidRPr="00FE4109">
        <w:rPr>
          <w:lang w:val="en-US"/>
        </w:rPr>
        <w:t>Result</w:t>
      </w:r>
      <w:r w:rsidR="004724A9" w:rsidRPr="00FE4109">
        <w:rPr>
          <w:lang w:val="en-US"/>
        </w:rPr>
        <w:t>s</w:t>
      </w:r>
      <w:bookmarkEnd w:id="44"/>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9962F6">
        <w:t>, t</w:t>
      </w:r>
      <w:r w:rsidRPr="00FE4109">
        <w:t xml:space="preserve">ogether with </w:t>
      </w:r>
      <w:r w:rsidRPr="00FE4109">
        <w:rPr>
          <w:smallCaps/>
        </w:rPr>
        <w:t>Directed Gaze</w:t>
      </w:r>
      <w:r w:rsidRPr="00FE4109">
        <w:t xml:space="preserve"> and </w:t>
      </w:r>
      <w:r w:rsidRPr="00FE4109">
        <w:rPr>
          <w:smallCaps/>
        </w:rPr>
        <w:t>Directed Movement</w:t>
      </w:r>
      <w:r w:rsidRPr="00FE4109">
        <w:t xml:space="preserve">, 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once sighted</w:t>
      </w:r>
      <w:r w:rsidR="00BB4C07" w:rsidRPr="00FE4109">
        <w:t xml:space="preserve"> (through </w:t>
      </w:r>
      <w:r w:rsidR="009B12B4">
        <w:t xml:space="preserve">a </w:t>
      </w:r>
      <w:r w:rsidR="009B12B4">
        <w:rPr>
          <w:smallCaps/>
        </w:rPr>
        <w:t>Gaze Point of Interest</w:t>
      </w:r>
      <w:r w:rsidR="00BB4C07" w:rsidRPr="00FE4109">
        <w:t>)</w:t>
      </w:r>
      <w:r w:rsidR="00367380" w:rsidRPr="00FE4109">
        <w:t>, this target is destroyed and a new one generated.</w:t>
      </w:r>
    </w:p>
    <w:p w:rsidR="001F3BAC" w:rsidRPr="00FE4109" w:rsidRDefault="0067009A" w:rsidP="00BB4C07">
      <w:pPr>
        <w:pStyle w:val="StandardErstzeileneinzug"/>
      </w:pPr>
      <w:r w:rsidRPr="00FE4109">
        <w:lastRenderedPageBreak/>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precedes these actions</w:t>
      </w:r>
      <w:r w:rsidR="002B4685">
        <w:t xml:space="preserve"> with</w:t>
      </w:r>
      <w:bookmarkStart w:id="45" w:name="_GoBack"/>
      <w:bookmarkEnd w:id="45"/>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author found generic </w:t>
      </w:r>
      <w:r w:rsidR="00BB4C07" w:rsidRPr="00FE4109">
        <w:t xml:space="preserve">information filtering </w:t>
      </w:r>
      <w:r w:rsidR="0045508D">
        <w:t xml:space="preserve">too complex to </w:t>
      </w:r>
      <w:r w:rsidR="00BB4C07" w:rsidRPr="00FE4109">
        <w:t>be satisfactorily combined into a single generic class</w:t>
      </w:r>
      <w:r w:rsidR="0045508D">
        <w:t xml:space="preserve"> within the given time</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57025DC0" wp14:editId="10D37029">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 xml:space="preserve">The work performed in this thesis could be expanded in several ways. The patterns listed only cover a fraction of AR interactions, as the scope was limited to user interaction and usability with the Microsoft HoloLens, and even under these limitations is likely not </w:t>
      </w:r>
      <w:r w:rsidRPr="00FE4109">
        <w:lastRenderedPageBreak/>
        <w:t>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8" w:name="_Toc473744147"/>
      <w:r w:rsidRPr="00FE4109">
        <w:t>References</w:t>
      </w:r>
      <w:bookmarkEnd w:id="48"/>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3), 262–277. Retrieved from 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1), 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oToolkit. (n.d.). Retrieved January 18, 2017, from </w:t>
      </w:r>
      <w:r w:rsidRPr="00211AA4">
        <w:rPr>
          <w:noProof/>
          <w:szCs w:val="24"/>
          <w:lang w:val="en-US"/>
        </w:rPr>
        <w:lastRenderedPageBreak/>
        <w:t>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Proceedings of the 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w:t>
      </w:r>
      <w:r w:rsidRPr="00211AA4">
        <w:rPr>
          <w:noProof/>
          <w:szCs w:val="24"/>
          <w:lang w:val="en-US"/>
        </w:rPr>
        <w:lastRenderedPageBreak/>
        <w:t>.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 xml:space="preserve">Software Engineering and Formal Methods - </w:t>
      </w:r>
      <w:r w:rsidRPr="00211AA4">
        <w:rPr>
          <w:i/>
          <w:iCs/>
          <w:noProof/>
          <w:szCs w:val="24"/>
          <w:lang w:val="en-US"/>
        </w:rPr>
        <w:lastRenderedPageBreak/>
        <w:t>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Toc473744148"/>
      <w:bookmarkStart w:id="50" w:name="_Ref473744487"/>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461E" w:rsidRDefault="006D461E">
      <w:r>
        <w:separator/>
      </w:r>
    </w:p>
  </w:endnote>
  <w:endnote w:type="continuationSeparator" w:id="0">
    <w:p w:rsidR="006D461E" w:rsidRDefault="006D4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B40D8B" w:rsidRPr="00F51235" w:rsidRDefault="00B40D8B">
        <w:pPr>
          <w:pStyle w:val="Fuzeile"/>
          <w:jc w:val="center"/>
        </w:pPr>
        <w:r w:rsidRPr="00F51235">
          <w:fldChar w:fldCharType="begin"/>
        </w:r>
        <w:r w:rsidRPr="00F51235">
          <w:instrText>PAGE   \* MERGEFORMAT</w:instrText>
        </w:r>
        <w:r w:rsidRPr="00F51235">
          <w:fldChar w:fldCharType="separate"/>
        </w:r>
        <w:r w:rsidR="002B4685">
          <w:rPr>
            <w:noProof/>
          </w:rPr>
          <w:t>39</w:t>
        </w:r>
        <w:r w:rsidRPr="00F51235">
          <w:fldChar w:fldCharType="end"/>
        </w:r>
      </w:p>
    </w:sdtContent>
  </w:sdt>
  <w:p w:rsidR="00B40D8B" w:rsidRDefault="00B40D8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461E" w:rsidRDefault="006D461E">
      <w:r>
        <w:separator/>
      </w:r>
    </w:p>
  </w:footnote>
  <w:footnote w:type="continuationSeparator" w:id="0">
    <w:p w:rsidR="006D461E" w:rsidRDefault="006D461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0D8B" w:rsidRDefault="00B40D8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B40D8B" w:rsidRDefault="00B40D8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1618"/>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D89"/>
    <w:rsid w:val="00066427"/>
    <w:rsid w:val="00066653"/>
    <w:rsid w:val="00071167"/>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37A6"/>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4685"/>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508D"/>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2F85"/>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D8B"/>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0E7"/>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66B36"/>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39CF"/>
    <w:rsid w:val="00D939F0"/>
    <w:rsid w:val="00D948C3"/>
    <w:rsid w:val="00D95DEB"/>
    <w:rsid w:val="00D979CA"/>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0FC"/>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410993-B753-4C8D-841C-1F4045633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1</Pages>
  <Words>57588</Words>
  <Characters>362809</Characters>
  <Application>Microsoft Office Word</Application>
  <DocSecurity>0</DocSecurity>
  <Lines>3023</Lines>
  <Paragraphs>83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99</cp:revision>
  <cp:lastPrinted>2017-02-03T20:45:00Z</cp:lastPrinted>
  <dcterms:created xsi:type="dcterms:W3CDTF">2017-01-30T21:17:00Z</dcterms:created>
  <dcterms:modified xsi:type="dcterms:W3CDTF">2017-02-0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